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Building on </w:t>
      </w:r>
      <w:proofErr w:type="spellStart"/>
      <w:r>
        <w:rPr>
          <w:rFonts w:cs="Calibri"/>
          <w:lang w:val="en-US" w:eastAsia="de-DE"/>
        </w:rPr>
        <w:t>Obj</w:t>
      </w:r>
      <w:proofErr w:type="spellEnd"/>
      <w:r>
        <w:rPr>
          <w:rFonts w:cs="Calibri"/>
          <w:lang w:val="en-US" w:eastAsia="de-DE"/>
        </w:rPr>
        <w:t xml:space="preserve">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0EDA0E6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0A0AFE8F" w14:textId="11F95ED3" w:rsidR="00C44497" w:rsidRPr="002A4C1D"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r w:rsidR="008D697D">
        <w:rPr>
          <w:rFonts w:cs="Calibri"/>
          <w:lang w:val="en-US" w:eastAsia="de-DE"/>
        </w:rPr>
        <w:t xml:space="preserve">could be used for this, once it is made available. </w:t>
      </w:r>
      <w:r w:rsidR="00C44497" w:rsidRPr="00C44497">
        <w:rPr>
          <w:lang w:val="en-US"/>
        </w:rPr>
        <w:t>If these data do not become available in a timely m</w:t>
      </w:r>
      <w:r w:rsidR="002A4C1D">
        <w:rPr>
          <w:lang w:val="en-US"/>
        </w:rPr>
        <w:t>anner, as a mitigation strategy</w:t>
      </w:r>
      <w:r w:rsidR="00C44497" w:rsidRPr="00C44497">
        <w:rPr>
          <w:lang w:val="en-US"/>
        </w:rPr>
        <w:t xml:space="preserve"> we will start by extracting as much information as possible from ongoing online surveys run in-house at </w:t>
      </w:r>
      <w:r w:rsidR="002A4C1D">
        <w:rPr>
          <w:lang w:val="en-US"/>
        </w:rPr>
        <w:t xml:space="preserve">the </w:t>
      </w:r>
      <w:r w:rsidR="00C44497" w:rsidRPr="00C44497">
        <w:rPr>
          <w:lang w:val="en-US"/>
        </w:rPr>
        <w:t>MPIDR</w:t>
      </w:r>
      <w:r w:rsidR="001261B1">
        <w:rPr>
          <w:rStyle w:val="FootnoteReference"/>
          <w:lang w:val="en-US"/>
        </w:rPr>
        <w:footnoteReference w:id="2"/>
      </w:r>
      <w:r w:rsidR="00C44497" w:rsidRPr="00C44497">
        <w:rPr>
          <w:lang w:val="en-US"/>
        </w:rPr>
        <w:t>, as agreed with MPIDR Director and co-applicant Zagheni</w:t>
      </w:r>
      <w:r w:rsidR="002A4C1D">
        <w:rPr>
          <w:lang w:val="en-US"/>
        </w:rPr>
        <w:t>.</w:t>
      </w:r>
      <w:bookmarkStart w:id="1" w:name="_GoBack"/>
      <w:bookmarkEnd w:id="1"/>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ListParagraph"/>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51FF476E"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6075A147" w:rsidR="001C6A68" w:rsidRPr="00C25B06" w:rsidRDefault="001C6A68" w:rsidP="00C44497">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0" w:history="1">
        <w:r w:rsidR="008C3088" w:rsidRPr="00EC175F">
          <w:rPr>
            <w:rStyle w:val="Hyperlink"/>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1" w:history="1">
        <w:r w:rsidR="00C44497" w:rsidRPr="00826592">
          <w:rPr>
            <w:rStyle w:val="Hyperlink"/>
            <w:lang w:val="en-US"/>
          </w:rPr>
          <w:t>https://population-europe.eu/policy-briefs</w:t>
        </w:r>
      </w:hyperlink>
      <w:r w:rsidR="00C44497">
        <w:rPr>
          <w:lang w:val="en-US"/>
        </w:rPr>
        <w:t xml:space="preserve">) </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499722F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6202BDAE"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7842B3">
        <w:rPr>
          <w:rFonts w:cs="Arial"/>
          <w:lang w:val="en-US"/>
        </w:rPr>
        <w:t>(Smith-Greenaway and Trinitapoli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4DD2C26F" w:rsidR="005B6F61"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w:t>
      </w:r>
      <w:r w:rsidR="007B2274">
        <w:rPr>
          <w:rFonts w:cs="Calibri"/>
          <w:lang w:val="en-US" w:eastAsia="de-DE"/>
        </w:rPr>
        <w:t>includes the foremost experts at</w:t>
      </w:r>
      <w:r w:rsidR="00C92177">
        <w:rPr>
          <w:rFonts w:cs="Calibri"/>
          <w:lang w:val="en-US" w:eastAsia="de-DE"/>
        </w:rPr>
        <w:t xml:space="preserve">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phy"/>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phy"/>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phy"/>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phy"/>
        <w:rPr>
          <w:rFonts w:cs="Arial"/>
          <w:szCs w:val="24"/>
          <w:lang w:val="en-US"/>
        </w:rPr>
      </w:pPr>
      <w:r w:rsidRPr="00046FDE">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phy"/>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phy"/>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phy"/>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2"/>
      <w:footerReference w:type="default" r:id="rId13"/>
      <w:pgSz w:w="11906" w:h="16838"/>
      <w:pgMar w:top="1702" w:right="1417" w:bottom="1134" w:left="1417" w:header="709"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B3B49" w14:textId="77777777" w:rsidR="00CE75C1" w:rsidRDefault="00CE75C1" w:rsidP="004A3469">
      <w:pPr>
        <w:spacing w:after="0" w:line="240" w:lineRule="auto"/>
      </w:pPr>
      <w:r>
        <w:separator/>
      </w:r>
    </w:p>
  </w:endnote>
  <w:endnote w:type="continuationSeparator" w:id="0">
    <w:p w14:paraId="2A5E0081" w14:textId="77777777" w:rsidR="00CE75C1" w:rsidRDefault="00CE75C1"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935ECD">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A2540" w14:textId="77777777" w:rsidR="00CE75C1" w:rsidRDefault="00CE75C1" w:rsidP="004A3469">
      <w:pPr>
        <w:spacing w:after="0" w:line="240" w:lineRule="auto"/>
      </w:pPr>
      <w:r>
        <w:separator/>
      </w:r>
    </w:p>
  </w:footnote>
  <w:footnote w:type="continuationSeparator" w:id="0">
    <w:p w14:paraId="76ED1FD6" w14:textId="77777777" w:rsidR="00CE75C1" w:rsidRDefault="00CE75C1"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yperlink"/>
            <w:rFonts w:cs="Calibri"/>
            <w:lang w:val="en-US" w:eastAsia="de-DE"/>
          </w:rPr>
          <w:t>www.mortality.org</w:t>
        </w:r>
      </w:hyperlink>
      <w:r w:rsidR="003C24CF">
        <w:t>)</w:t>
      </w:r>
    </w:p>
  </w:footnote>
  <w:footnote w:id="2">
    <w:p w14:paraId="26B78924" w14:textId="77777777" w:rsidR="001261B1" w:rsidRPr="00975141" w:rsidRDefault="001261B1" w:rsidP="001261B1">
      <w:pPr>
        <w:pStyle w:val="FootnoteText"/>
        <w:rPr>
          <w:lang w:val="en-US"/>
        </w:rPr>
      </w:pPr>
      <w:r>
        <w:rPr>
          <w:rStyle w:val="FootnoteReference"/>
        </w:rPr>
        <w:footnoteRef/>
      </w:r>
      <w:r w:rsidRPr="00975141">
        <w:rPr>
          <w:lang w:val="en-US"/>
        </w:rPr>
        <w:t xml:space="preserve"> </w:t>
      </w:r>
      <w:hyperlink r:id="rId2" w:history="1">
        <w:r w:rsidRPr="00826592">
          <w:rPr>
            <w:rStyle w:val="Hyperlink"/>
            <w:lang w:val="en-US"/>
          </w:rPr>
          <w:t>https://www.medrxiv.org/content/10.1101/2020.05.15.20102657v1</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05805"/>
    <w:rsid w:val="001102BD"/>
    <w:rsid w:val="0011481D"/>
    <w:rsid w:val="00114DB9"/>
    <w:rsid w:val="00121B59"/>
    <w:rsid w:val="001227D7"/>
    <w:rsid w:val="001261B1"/>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81A37"/>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361A"/>
    <w:rsid w:val="002A4C1D"/>
    <w:rsid w:val="002A53BB"/>
    <w:rsid w:val="002A5626"/>
    <w:rsid w:val="002B12FC"/>
    <w:rsid w:val="002B3716"/>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6C18"/>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80AA6"/>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3659"/>
    <w:rsid w:val="00520884"/>
    <w:rsid w:val="00525B94"/>
    <w:rsid w:val="005303DF"/>
    <w:rsid w:val="005325D5"/>
    <w:rsid w:val="00532CCF"/>
    <w:rsid w:val="00533656"/>
    <w:rsid w:val="005336C0"/>
    <w:rsid w:val="00534A6E"/>
    <w:rsid w:val="005350BB"/>
    <w:rsid w:val="00536359"/>
    <w:rsid w:val="005434ED"/>
    <w:rsid w:val="00546895"/>
    <w:rsid w:val="00546A52"/>
    <w:rsid w:val="00550B7B"/>
    <w:rsid w:val="00552CEF"/>
    <w:rsid w:val="0055435D"/>
    <w:rsid w:val="00557A88"/>
    <w:rsid w:val="00560361"/>
    <w:rsid w:val="00563FE0"/>
    <w:rsid w:val="005655F9"/>
    <w:rsid w:val="00566AD9"/>
    <w:rsid w:val="00567B00"/>
    <w:rsid w:val="00567D59"/>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B6F61"/>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7A69"/>
    <w:rsid w:val="00620464"/>
    <w:rsid w:val="00621F6A"/>
    <w:rsid w:val="00630051"/>
    <w:rsid w:val="0063182D"/>
    <w:rsid w:val="00635F57"/>
    <w:rsid w:val="0063729F"/>
    <w:rsid w:val="006379DC"/>
    <w:rsid w:val="006408D8"/>
    <w:rsid w:val="00640AFA"/>
    <w:rsid w:val="00641127"/>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842B3"/>
    <w:rsid w:val="007939E5"/>
    <w:rsid w:val="007950E6"/>
    <w:rsid w:val="0079684A"/>
    <w:rsid w:val="0079686C"/>
    <w:rsid w:val="0079771A"/>
    <w:rsid w:val="00797B31"/>
    <w:rsid w:val="007A2C6A"/>
    <w:rsid w:val="007A3C9A"/>
    <w:rsid w:val="007A41D9"/>
    <w:rsid w:val="007A66F1"/>
    <w:rsid w:val="007B2274"/>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35ECD"/>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32E9"/>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5DC7"/>
    <w:rsid w:val="00BB0174"/>
    <w:rsid w:val="00BB0DE1"/>
    <w:rsid w:val="00BB4237"/>
    <w:rsid w:val="00BB56DC"/>
    <w:rsid w:val="00BB7A2F"/>
    <w:rsid w:val="00BC0B66"/>
    <w:rsid w:val="00BC2BA3"/>
    <w:rsid w:val="00BC3248"/>
    <w:rsid w:val="00BC4BB5"/>
    <w:rsid w:val="00BC5E10"/>
    <w:rsid w:val="00BC6D67"/>
    <w:rsid w:val="00BC7E19"/>
    <w:rsid w:val="00BD1FA5"/>
    <w:rsid w:val="00BD5A18"/>
    <w:rsid w:val="00BD68A3"/>
    <w:rsid w:val="00BE1FE5"/>
    <w:rsid w:val="00BE21C2"/>
    <w:rsid w:val="00BE3B75"/>
    <w:rsid w:val="00BE48FD"/>
    <w:rsid w:val="00BE4D1A"/>
    <w:rsid w:val="00BE6C9F"/>
    <w:rsid w:val="00BF2584"/>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4497"/>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E75C1"/>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409E"/>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512"/>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pulation-europe.eu/policy-brief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research-app.shinyapps.io/child_death_paa/"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medrxiv.org/content/10.1101/2020.05.15.20102657v1" TargetMode="External"/><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86B99-B82F-4F56-A8A0-D1B8BBD0C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828</Words>
  <Characters>2752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11</cp:revision>
  <cp:lastPrinted>2018-03-16T09:11:00Z</cp:lastPrinted>
  <dcterms:created xsi:type="dcterms:W3CDTF">2020-05-29T12:33:00Z</dcterms:created>
  <dcterms:modified xsi:type="dcterms:W3CDTF">2020-06-0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